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FD3318" w14:textId="77777777" w:rsidR="00A16F2D" w:rsidRPr="002D1344" w:rsidRDefault="00A16F2D" w:rsidP="00A16F2D">
      <w:pPr>
        <w:jc w:val="both"/>
        <w:rPr>
          <w:rFonts w:ascii="Garamond" w:hAnsi="Garamond" w:cs="Times New Roman"/>
          <w:b/>
          <w:sz w:val="40"/>
          <w:szCs w:val="40"/>
        </w:rPr>
      </w:pPr>
      <w:r w:rsidRPr="002D1344">
        <w:rPr>
          <w:rFonts w:ascii="Garamond" w:hAnsi="Garamond" w:cs="Times New Roman"/>
          <w:b/>
          <w:sz w:val="40"/>
          <w:szCs w:val="40"/>
        </w:rPr>
        <w:t>Research Question</w:t>
      </w:r>
    </w:p>
    <w:p w14:paraId="759E0CE3" w14:textId="77777777" w:rsidR="00A16F2D" w:rsidRDefault="00A16F2D" w:rsidP="00A16F2D">
      <w:pPr>
        <w:jc w:val="both"/>
        <w:rPr>
          <w:rFonts w:ascii="Garamond" w:hAnsi="Garamond" w:cs="Times New Roman"/>
          <w:sz w:val="24"/>
        </w:rPr>
      </w:pPr>
      <w:r>
        <w:rPr>
          <w:rFonts w:ascii="Garamond" w:hAnsi="Garamond" w:cs="Times New Roman"/>
          <w:sz w:val="24"/>
        </w:rPr>
        <w:t>Public transportation plays an important role in terms of efficiently moving crowd from A to B. Each kind of vehicles e.g. tram, bus, taxi have different characteristics which in turn provides diverse functionalities. The one drives faster usually take less people, while other slow moving vehicles carry more passengers. With all these distinct elements working together, a traffic system is formed. Resembling the ants moving foods back to the nest, a group of different transportations roaming in the city can also be treated as agents transporting passengers individually. In this project, the main interest is to study the emergent behavior of three kinds of vehicles transporting people at the same time. These agents, namely, the tram, bus and taxi are set in a scenario where a concert is over and crowds are waiting to be lifted to some destinations. The overall dynamics of transportation process will be simulated, and it is influenced by the number of people (audience in concert), the performance of collision avoidance as well as some random factors introduced.</w:t>
      </w:r>
    </w:p>
    <w:p w14:paraId="4B615354" w14:textId="77777777" w:rsidR="00A16F2D" w:rsidRDefault="00A16F2D" w:rsidP="00A16F2D">
      <w:pPr>
        <w:jc w:val="both"/>
        <w:rPr>
          <w:rFonts w:ascii="Garamond" w:hAnsi="Garamond" w:cs="Times New Roman"/>
          <w:sz w:val="24"/>
        </w:rPr>
      </w:pPr>
    </w:p>
    <w:p w14:paraId="6FC6A8E3" w14:textId="77777777" w:rsidR="00A16F2D" w:rsidRPr="002D1344" w:rsidRDefault="00A16F2D" w:rsidP="00A16F2D">
      <w:pPr>
        <w:jc w:val="both"/>
        <w:rPr>
          <w:rFonts w:ascii="Garamond" w:hAnsi="Garamond" w:cs="Times New Roman"/>
          <w:b/>
          <w:sz w:val="40"/>
          <w:szCs w:val="40"/>
        </w:rPr>
      </w:pPr>
      <w:r w:rsidRPr="002D1344">
        <w:rPr>
          <w:rFonts w:ascii="Garamond" w:hAnsi="Garamond" w:cs="Times New Roman"/>
          <w:b/>
          <w:sz w:val="40"/>
          <w:szCs w:val="40"/>
        </w:rPr>
        <w:t>State of the Art</w:t>
      </w:r>
    </w:p>
    <w:p w14:paraId="3349F178" w14:textId="77777777" w:rsidR="00A16F2D" w:rsidRDefault="00A16F2D" w:rsidP="00A16F2D">
      <w:pPr>
        <w:jc w:val="both"/>
        <w:rPr>
          <w:rFonts w:ascii="Garamond" w:hAnsi="Garamond" w:cs="Times New Roman"/>
          <w:sz w:val="24"/>
        </w:rPr>
      </w:pPr>
      <w:r w:rsidRPr="00B655FD">
        <w:rPr>
          <w:rFonts w:ascii="Garamond" w:hAnsi="Garamond" w:cs="Times New Roman"/>
          <w:sz w:val="24"/>
        </w:rPr>
        <w:t xml:space="preserve">More popular models include to follow. Models such as the cellular automata model designed by Nagel and Schreckenberg </w:t>
      </w:r>
      <w:r>
        <w:rPr>
          <w:rFonts w:ascii="Garamond" w:hAnsi="Garamond" w:cs="Times New Roman"/>
          <w:sz w:val="24"/>
        </w:rPr>
        <w:t>treats</w:t>
      </w:r>
      <w:r w:rsidRPr="00B655FD">
        <w:rPr>
          <w:rFonts w:ascii="Garamond" w:hAnsi="Garamond" w:cs="Times New Roman"/>
          <w:sz w:val="24"/>
        </w:rPr>
        <w:t xml:space="preserve"> the vehicles as individual agents with a set of given rules</w:t>
      </w:r>
      <w:r>
        <w:rPr>
          <w:rFonts w:ascii="Garamond" w:hAnsi="Garamond" w:cs="Times New Roman"/>
          <w:sz w:val="24"/>
        </w:rPr>
        <w:t>, also</w:t>
      </w:r>
      <w:r w:rsidRPr="00B655FD">
        <w:rPr>
          <w:rFonts w:ascii="Garamond" w:hAnsi="Garamond" w:cs="Times New Roman"/>
          <w:sz w:val="24"/>
        </w:rPr>
        <w:t xml:space="preserve"> exhibit the complex phenomena associated with real traffic </w:t>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1]</w:t>
      </w:r>
      <w:r w:rsidRPr="00B655FD">
        <w:rPr>
          <w:rFonts w:ascii="Garamond" w:hAnsi="Garamond" w:cs="Times New Roman"/>
          <w:sz w:val="24"/>
        </w:rPr>
        <w:fldChar w:fldCharType="end"/>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2]</w:t>
      </w:r>
      <w:r w:rsidRPr="00B655FD">
        <w:rPr>
          <w:rFonts w:ascii="Garamond" w:hAnsi="Garamond" w:cs="Times New Roman"/>
          <w:sz w:val="24"/>
        </w:rPr>
        <w:fldChar w:fldCharType="end"/>
      </w:r>
      <w:r w:rsidRPr="00B655FD">
        <w:rPr>
          <w:rFonts w:ascii="Garamond" w:hAnsi="Garamond" w:cs="Times New Roman"/>
          <w:sz w:val="24"/>
        </w:rPr>
        <w:t xml:space="preserve">. The interactions are largely governed by car-following and lane-changing logic </w:t>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3]</w:t>
      </w:r>
      <w:r w:rsidRPr="00B655FD">
        <w:rPr>
          <w:rFonts w:ascii="Garamond" w:hAnsi="Garamond" w:cs="Times New Roman"/>
          <w:sz w:val="24"/>
        </w:rPr>
        <w:fldChar w:fldCharType="end"/>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4][5]</w:t>
      </w:r>
      <w:r w:rsidRPr="00B655FD">
        <w:rPr>
          <w:rFonts w:ascii="Garamond" w:hAnsi="Garamond" w:cs="Times New Roman"/>
          <w:sz w:val="24"/>
        </w:rPr>
        <w:fldChar w:fldCharType="end"/>
      </w:r>
      <w:r w:rsidRPr="00B655FD">
        <w:rPr>
          <w:rFonts w:ascii="Garamond" w:hAnsi="Garamond" w:cs="Times New Roman"/>
          <w:sz w:val="24"/>
        </w:rPr>
        <w:t xml:space="preserve">. One well-known model, among various vehicle following models, which attempt to describe vehicle following based on anti-collision concept is the “Gipps model”, developed in 1981 </w:t>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5][6]</w:t>
      </w:r>
      <w:r w:rsidRPr="00B655FD">
        <w:rPr>
          <w:rFonts w:ascii="Garamond" w:hAnsi="Garamond" w:cs="Times New Roman"/>
          <w:sz w:val="24"/>
        </w:rPr>
        <w:fldChar w:fldCharType="end"/>
      </w:r>
      <w:r w:rsidRPr="00B655FD">
        <w:rPr>
          <w:rFonts w:ascii="Garamond" w:hAnsi="Garamond" w:cs="Times New Roman"/>
          <w:sz w:val="24"/>
        </w:rPr>
        <w:t xml:space="preserve">. In this model a vehicle always aims to be able to stop safely if the vehicle it is following performs an emergency stop </w:t>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6]</w:t>
      </w:r>
      <w:r w:rsidRPr="00B655FD">
        <w:rPr>
          <w:rFonts w:ascii="Garamond" w:hAnsi="Garamond" w:cs="Times New Roman"/>
          <w:sz w:val="24"/>
        </w:rPr>
        <w:fldChar w:fldCharType="end"/>
      </w:r>
      <w:r w:rsidRPr="00B655FD">
        <w:rPr>
          <w:rFonts w:ascii="Garamond" w:hAnsi="Garamond" w:cs="Times New Roman"/>
          <w:sz w:val="24"/>
        </w:rPr>
        <w:t xml:space="preserve">. Another class of models, known as the “Psycho-physical” vehicle models attempt to capture both the physical and human components of vehicle control. They do this by maintaining a vehicle state, where the current state is determined through the differences in speed and distance to the leading vehicle </w:t>
      </w:r>
      <w:r w:rsidRPr="00B655FD">
        <w:rPr>
          <w:rFonts w:ascii="Garamond" w:hAnsi="Garamond" w:cs="Times New Roman"/>
          <w:sz w:val="24"/>
        </w:rPr>
        <w:fldChar w:fldCharType="begin"/>
      </w:r>
      <w:r w:rsidRPr="00B655FD">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Pr="00B655FD">
        <w:rPr>
          <w:rFonts w:ascii="Garamond" w:hAnsi="Garamond" w:cs="Times New Roman"/>
          <w:sz w:val="24"/>
        </w:rPr>
        <w:fldChar w:fldCharType="separate"/>
      </w:r>
      <w:r w:rsidRPr="00B655FD">
        <w:rPr>
          <w:rFonts w:ascii="Garamond" w:hAnsi="Garamond" w:cs="Times New Roman"/>
          <w:noProof/>
          <w:sz w:val="24"/>
        </w:rPr>
        <w:t>[4]</w:t>
      </w:r>
      <w:r w:rsidRPr="00B655FD">
        <w:rPr>
          <w:rFonts w:ascii="Garamond" w:hAnsi="Garamond" w:cs="Times New Roman"/>
          <w:sz w:val="24"/>
        </w:rPr>
        <w:fldChar w:fldCharType="end"/>
      </w:r>
      <w:r w:rsidRPr="00B655FD">
        <w:rPr>
          <w:rFonts w:ascii="Garamond" w:hAnsi="Garamond" w:cs="Times New Roman"/>
          <w:sz w:val="24"/>
        </w:rPr>
        <w:t>.</w:t>
      </w:r>
    </w:p>
    <w:p w14:paraId="36C15CBD" w14:textId="77777777" w:rsidR="00A16F2D" w:rsidRPr="00B655FD" w:rsidRDefault="00A16F2D" w:rsidP="00A16F2D">
      <w:pPr>
        <w:jc w:val="both"/>
        <w:rPr>
          <w:rFonts w:ascii="Garamond" w:hAnsi="Garamond" w:cs="Times New Roman"/>
          <w:sz w:val="24"/>
        </w:rPr>
      </w:pPr>
      <w:r>
        <w:rPr>
          <w:rFonts w:ascii="Garamond" w:hAnsi="Garamond" w:cs="Times New Roman"/>
          <w:sz w:val="24"/>
        </w:rPr>
        <w:t>Chen and Zhan evaluate simultaneous and staged evacuation strategies in their paper related to urban evacuation. This problem is analogous to our goal to evaluate the time taken by all attendees of a concert to reach their home/destination. In the paper Chen and Zhan, models the roads as links and junctions as nodes with two different types of networking – ring and grid as they are widely used in many cities. They modeled the agents to know the shortest route to reach their destination and also had a timing plan implemented for the agents leaving the site. However, the paper only evaluates two types of driver – aggressive and conservative, thus simplifying the real world scenario. There was no best evacuation strategy found using simulation, but for high population density in a grid networked city staged evacuation works better. For free flow traffic situation with no traffic, the simultaneous evacuation strategy yielded better result [11].</w:t>
      </w:r>
    </w:p>
    <w:p w14:paraId="330F97D3" w14:textId="77777777" w:rsidR="00A16F2D" w:rsidRDefault="00A16F2D" w:rsidP="00A16F2D">
      <w:pPr>
        <w:rPr>
          <w:rFonts w:cstheme="minorHAnsi"/>
        </w:rPr>
      </w:pPr>
    </w:p>
    <w:p w14:paraId="78405955" w14:textId="77777777" w:rsidR="00A16F2D" w:rsidRPr="00937A7F" w:rsidRDefault="00A16F2D" w:rsidP="00A16F2D">
      <w:pPr>
        <w:rPr>
          <w:rFonts w:cstheme="minorHAnsi"/>
        </w:rPr>
      </w:pPr>
    </w:p>
    <w:p w14:paraId="57B0105B" w14:textId="77777777" w:rsidR="00A16F2D" w:rsidRPr="002D1344" w:rsidRDefault="00A16F2D" w:rsidP="00A16F2D">
      <w:pPr>
        <w:jc w:val="both"/>
        <w:rPr>
          <w:rFonts w:ascii="Garamond" w:hAnsi="Garamond" w:cs="Times New Roman"/>
          <w:b/>
          <w:sz w:val="40"/>
          <w:szCs w:val="40"/>
        </w:rPr>
      </w:pPr>
      <w:r w:rsidRPr="002D1344">
        <w:rPr>
          <w:rFonts w:ascii="Garamond" w:hAnsi="Garamond" w:cs="Times New Roman"/>
          <w:b/>
          <w:sz w:val="40"/>
          <w:szCs w:val="40"/>
        </w:rPr>
        <w:lastRenderedPageBreak/>
        <w:t>Methods</w:t>
      </w:r>
    </w:p>
    <w:p w14:paraId="18706447" w14:textId="77777777" w:rsidR="00A16F2D" w:rsidRDefault="00A16F2D" w:rsidP="00A16F2D">
      <w:pPr>
        <w:jc w:val="both"/>
        <w:rPr>
          <w:rFonts w:ascii="Garamond" w:hAnsi="Garamond" w:cs="Times New Roman"/>
          <w:sz w:val="24"/>
        </w:rPr>
      </w:pPr>
    </w:p>
    <w:p w14:paraId="2AC3BCE1" w14:textId="77777777" w:rsidR="00A16F2D" w:rsidRDefault="00A16F2D" w:rsidP="00A16F2D">
      <w:pPr>
        <w:jc w:val="both"/>
        <w:rPr>
          <w:rFonts w:ascii="Garamond" w:hAnsi="Garamond" w:cs="Times New Roman"/>
          <w:sz w:val="24"/>
        </w:rPr>
      </w:pPr>
    </w:p>
    <w:p w14:paraId="3231C959" w14:textId="77777777" w:rsidR="00A16F2D" w:rsidRDefault="00A16F2D" w:rsidP="00A16F2D">
      <w:pPr>
        <w:jc w:val="both"/>
        <w:rPr>
          <w:rFonts w:ascii="Garamond" w:hAnsi="Garamond" w:cs="Times New Roman"/>
          <w:sz w:val="24"/>
        </w:rPr>
      </w:pPr>
    </w:p>
    <w:p w14:paraId="3B062B5B" w14:textId="77777777" w:rsidR="00A16F2D" w:rsidRPr="002D1344" w:rsidRDefault="00A16F2D" w:rsidP="00A16F2D">
      <w:pPr>
        <w:jc w:val="both"/>
        <w:rPr>
          <w:rFonts w:ascii="Garamond" w:hAnsi="Garamond" w:cs="Times New Roman"/>
          <w:b/>
          <w:sz w:val="40"/>
          <w:szCs w:val="40"/>
        </w:rPr>
      </w:pPr>
      <w:r w:rsidRPr="002D1344">
        <w:rPr>
          <w:rFonts w:ascii="Garamond" w:hAnsi="Garamond" w:cs="Times New Roman"/>
          <w:b/>
          <w:sz w:val="40"/>
          <w:szCs w:val="40"/>
        </w:rPr>
        <w:t>References</w:t>
      </w:r>
    </w:p>
    <w:p w14:paraId="76BA1B98" w14:textId="77777777" w:rsidR="00A16F2D" w:rsidRPr="002D1344" w:rsidRDefault="00A16F2D" w:rsidP="00A16F2D">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5CC198BE" w14:textId="77777777" w:rsidR="00A16F2D" w:rsidRPr="002D1344" w:rsidRDefault="00A16F2D" w:rsidP="00A16F2D">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0A0D9B0D" w14:textId="77777777" w:rsidR="00A16F2D" w:rsidRPr="002D1344" w:rsidRDefault="00A16F2D" w:rsidP="00A16F2D">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4701F606" w14:textId="77777777" w:rsidR="00A16F2D" w:rsidRPr="002D1344" w:rsidRDefault="00A16F2D" w:rsidP="00A16F2D">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314815C7" w14:textId="77777777" w:rsidR="00A16F2D" w:rsidRPr="002D1344" w:rsidRDefault="00A16F2D" w:rsidP="00A16F2D">
      <w:pPr>
        <w:pStyle w:val="Bibliography"/>
        <w:rPr>
          <w:rFonts w:ascii="Garamond" w:hAnsi="Garamond"/>
          <w:sz w:val="24"/>
        </w:rPr>
      </w:pPr>
      <w:r w:rsidRPr="002D1344">
        <w:rPr>
          <w:rFonts w:ascii="Garamond" w:hAnsi="Garamond"/>
          <w:sz w:val="24"/>
        </w:rPr>
        <w:t>[5]</w:t>
      </w:r>
      <w:r w:rsidRPr="002D1344">
        <w:rPr>
          <w:rFonts w:ascii="Garamond" w:hAnsi="Garamond"/>
          <w:sz w:val="24"/>
        </w:rPr>
        <w:tab/>
        <w:t>“Traffic Simulation using Agent-Based Modelling | Andrew Lansdowne.” .</w:t>
      </w:r>
    </w:p>
    <w:p w14:paraId="357845B7" w14:textId="77777777" w:rsidR="00A16F2D" w:rsidRPr="002D1344" w:rsidRDefault="00A16F2D" w:rsidP="00A16F2D">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2174FD3" w14:textId="77777777" w:rsidR="00A16F2D" w:rsidRPr="002D1344" w:rsidRDefault="00A16F2D" w:rsidP="00A16F2D">
      <w:pPr>
        <w:pStyle w:val="Bibliography"/>
        <w:rPr>
          <w:rFonts w:ascii="Garamond" w:hAnsi="Garamond"/>
          <w:sz w:val="24"/>
        </w:rPr>
      </w:pPr>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335E4365" w14:textId="77777777" w:rsidR="00A16F2D" w:rsidRPr="006203A3" w:rsidRDefault="00A16F2D" w:rsidP="00A16F2D">
      <w:pPr>
        <w:pStyle w:val="Bibliography"/>
        <w:rPr>
          <w:rFonts w:ascii="Garamond" w:hAnsi="Garamond"/>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424C4931" w14:textId="77777777" w:rsidR="00A16F2D" w:rsidRDefault="00A16F2D" w:rsidP="00A16F2D">
      <w:pPr>
        <w:spacing w:after="0"/>
        <w:rPr>
          <w:rFonts w:ascii="Garamond" w:hAnsi="Garamond" w:cs="Times New Roman"/>
          <w:sz w:val="24"/>
          <w:lang w:eastAsia="zh-TW"/>
        </w:rPr>
      </w:pPr>
      <w:r>
        <w:rPr>
          <w:rFonts w:ascii="Garamond" w:hAnsi="Garamond" w:cs="Times New Roman"/>
          <w:sz w:val="24"/>
        </w:rPr>
        <w:fldChar w:fldCharType="end"/>
      </w:r>
      <w:r>
        <w:rPr>
          <w:rFonts w:ascii="Garamond" w:hAnsi="Garamond" w:cs="Times New Roman" w:hint="eastAsia"/>
          <w:sz w:val="24"/>
          <w:lang w:eastAsia="zh-TW"/>
        </w:rPr>
        <w:t xml:space="preserve">[9]  Tesla, </w:t>
      </w:r>
      <w:r>
        <w:rPr>
          <w:rFonts w:ascii="Garamond" w:hAnsi="Garamond" w:cs="Times New Roman"/>
          <w:sz w:val="24"/>
          <w:lang w:eastAsia="zh-TW"/>
        </w:rPr>
        <w:t>“</w:t>
      </w:r>
      <w:r>
        <w:rPr>
          <w:rFonts w:ascii="Garamond" w:hAnsi="Garamond" w:cs="Times New Roman" w:hint="eastAsia"/>
          <w:sz w:val="24"/>
          <w:lang w:eastAsia="zh-TW"/>
        </w:rPr>
        <w:t>Tesla Press Information</w:t>
      </w:r>
      <w:r>
        <w:rPr>
          <w:rFonts w:ascii="Garamond" w:hAnsi="Garamond" w:cs="Times New Roman"/>
          <w:sz w:val="24"/>
          <w:lang w:eastAsia="zh-TW"/>
        </w:rPr>
        <w:t>”</w:t>
      </w:r>
      <w:r>
        <w:rPr>
          <w:rFonts w:ascii="Garamond" w:hAnsi="Garamond" w:cs="Times New Roman" w:hint="eastAsia"/>
          <w:sz w:val="24"/>
          <w:lang w:eastAsia="zh-TW"/>
        </w:rPr>
        <w:t xml:space="preserve">, Tesla, 04/2017. [Online] Available:      </w:t>
      </w:r>
    </w:p>
    <w:p w14:paraId="03A0ABEE" w14:textId="77777777" w:rsidR="00A16F2D" w:rsidRDefault="00A16F2D" w:rsidP="00A16F2D">
      <w:pPr>
        <w:spacing w:after="0"/>
        <w:rPr>
          <w:rFonts w:ascii="Garamond" w:hAnsi="Garamond" w:cs="Times New Roman"/>
          <w:sz w:val="24"/>
          <w:lang w:eastAsia="zh-TW"/>
        </w:rPr>
      </w:pPr>
      <w:r>
        <w:rPr>
          <w:rFonts w:ascii="Garamond" w:hAnsi="Garamond" w:cs="Times New Roman" w:hint="eastAsia"/>
          <w:sz w:val="24"/>
          <w:lang w:eastAsia="zh-TW"/>
        </w:rPr>
        <w:t xml:space="preserve">      </w:t>
      </w:r>
      <w:hyperlink r:id="rId8"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45F075BE" w14:textId="77777777" w:rsidR="00A16F2D" w:rsidRDefault="00A16F2D" w:rsidP="00A16F2D">
      <w:pPr>
        <w:spacing w:after="0"/>
        <w:rPr>
          <w:rFonts w:ascii="Garamond" w:hAnsi="Garamond" w:cs="Times New Roman"/>
          <w:sz w:val="24"/>
          <w:lang w:eastAsia="zh-TW"/>
        </w:rPr>
      </w:pPr>
      <w:r>
        <w:rPr>
          <w:rFonts w:ascii="Garamond" w:hAnsi="Garamond" w:cs="Times New Roman"/>
          <w:sz w:val="24"/>
          <w:lang w:eastAsia="zh-TW"/>
        </w:rPr>
        <w:t xml:space="preserve">[10] Al-Sultan, S., Al-Doori, M., Al-Bayatti, A.H., Zedan, H. (2013). </w:t>
      </w:r>
      <w:r w:rsidRPr="00F72CA5">
        <w:rPr>
          <w:rFonts w:ascii="Garamond" w:hAnsi="Garamond" w:cs="Times New Roman"/>
          <w:sz w:val="24"/>
          <w:lang w:eastAsia="zh-TW"/>
        </w:rPr>
        <w:t xml:space="preserve">A comprehensive survey on vehicular Ad Hoc network </w:t>
      </w:r>
      <w:r>
        <w:rPr>
          <w:rFonts w:ascii="Garamond" w:hAnsi="Garamond" w:cs="Times New Roman"/>
          <w:sz w:val="24"/>
          <w:lang w:eastAsia="zh-TW"/>
        </w:rPr>
        <w:t xml:space="preserve">. </w:t>
      </w:r>
      <w:r w:rsidRPr="00F72CA5">
        <w:rPr>
          <w:rFonts w:ascii="Garamond" w:hAnsi="Garamond" w:cs="Times New Roman"/>
          <w:i/>
          <w:sz w:val="24"/>
          <w:lang w:eastAsia="zh-TW"/>
        </w:rPr>
        <w:t>Journal of Network and Computer Applications 37(1):380–392.</w:t>
      </w:r>
      <w:r w:rsidRPr="00F72CA5">
        <w:rPr>
          <w:rFonts w:ascii="Garamond" w:hAnsi="Garamond" w:cs="Times New Roman"/>
          <w:sz w:val="24"/>
          <w:lang w:eastAsia="zh-TW"/>
        </w:rPr>
        <w:t xml:space="preserve"> January 2014</w:t>
      </w:r>
      <w:r>
        <w:rPr>
          <w:rFonts w:ascii="Garamond" w:hAnsi="Garamond" w:cs="Times New Roman"/>
          <w:sz w:val="24"/>
          <w:lang w:eastAsia="zh-TW"/>
        </w:rPr>
        <w:t xml:space="preserve">. </w:t>
      </w:r>
      <w:hyperlink r:id="rId9" w:history="1">
        <w:r w:rsidRPr="00EB5B77">
          <w:rPr>
            <w:rStyle w:val="Hyperlink"/>
            <w:rFonts w:ascii="Garamond" w:hAnsi="Garamond" w:cs="Times New Roman"/>
            <w:sz w:val="24"/>
            <w:lang w:eastAsia="zh-TW"/>
          </w:rPr>
          <w:t>https://www.researchgate.net/publication/259520963_A_comprehensive_survey_on_vehicular_Ad_Hoc_network</w:t>
        </w:r>
      </w:hyperlink>
    </w:p>
    <w:p w14:paraId="34E1E147" w14:textId="77777777" w:rsidR="00A16F2D" w:rsidRDefault="00A16F2D" w:rsidP="00A16F2D">
      <w:pPr>
        <w:spacing w:after="0"/>
        <w:rPr>
          <w:rFonts w:ascii="Garamond" w:hAnsi="Garamond" w:cs="Times New Roman"/>
          <w:i/>
          <w:sz w:val="24"/>
          <w:lang w:eastAsia="zh-TW"/>
        </w:rPr>
      </w:pPr>
      <w:r>
        <w:rPr>
          <w:rFonts w:ascii="Garamond" w:hAnsi="Garamond" w:cs="Times New Roman"/>
          <w:sz w:val="24"/>
          <w:lang w:eastAsia="zh-TW"/>
        </w:rPr>
        <w:t>[11]</w:t>
      </w:r>
      <w:r w:rsidRPr="00632AF1">
        <w:rPr>
          <w:rFonts w:ascii="Garamond" w:hAnsi="Garamond" w:cs="Times New Roman"/>
          <w:sz w:val="24"/>
          <w:lang w:val="de-DE" w:eastAsia="zh-TW"/>
        </w:rPr>
        <w:t xml:space="preserve"> </w:t>
      </w:r>
      <w:r w:rsidRPr="00362B72">
        <w:rPr>
          <w:rFonts w:ascii="Garamond" w:hAnsi="Garamond" w:cs="Times New Roman"/>
          <w:sz w:val="24"/>
          <w:lang w:val="de-DE" w:eastAsia="zh-TW"/>
        </w:rPr>
        <w:t xml:space="preserve">Chen, X. , Zhan, F.B. (2008). </w:t>
      </w:r>
      <w:r w:rsidRPr="00362B72">
        <w:rPr>
          <w:rFonts w:ascii="Garamond" w:hAnsi="Garamond" w:cs="Times New Roman"/>
          <w:sz w:val="24"/>
          <w:lang w:eastAsia="zh-TW"/>
        </w:rPr>
        <w:t>Agent-based modelling and simulation of urban evacuation: relative effectiveness of simultaneous and staged evacuation strategies</w:t>
      </w:r>
      <w:r>
        <w:rPr>
          <w:rFonts w:ascii="Garamond" w:hAnsi="Garamond" w:cs="Times New Roman"/>
          <w:sz w:val="24"/>
          <w:lang w:eastAsia="zh-TW"/>
        </w:rPr>
        <w:t xml:space="preserve">. </w:t>
      </w:r>
      <w:r>
        <w:rPr>
          <w:rFonts w:ascii="Garamond" w:hAnsi="Garamond" w:cs="Times New Roman"/>
          <w:i/>
          <w:sz w:val="24"/>
          <w:lang w:eastAsia="zh-TW"/>
        </w:rPr>
        <w:t xml:space="preserve">Journal of the Operational Research Society, 59, pp. 25-33. </w:t>
      </w:r>
      <w:hyperlink r:id="rId10" w:history="1">
        <w:r w:rsidRPr="00F0598E">
          <w:rPr>
            <w:rStyle w:val="Hyperlink"/>
            <w:rFonts w:ascii="Garamond" w:hAnsi="Garamond" w:cs="Times New Roman"/>
            <w:i/>
            <w:sz w:val="24"/>
            <w:lang w:eastAsia="zh-TW"/>
          </w:rPr>
          <w:t>https://www.researchgate.net</w:t>
        </w:r>
      </w:hyperlink>
    </w:p>
    <w:p w14:paraId="588C1FCE" w14:textId="77777777" w:rsidR="00A16F2D" w:rsidRDefault="00A16F2D" w:rsidP="00A16F2D">
      <w:pPr>
        <w:spacing w:after="0"/>
        <w:rPr>
          <w:rFonts w:ascii="Garamond" w:hAnsi="Garamond" w:cs="Times New Roman"/>
          <w:sz w:val="24"/>
          <w:lang w:eastAsia="zh-TW"/>
        </w:rPr>
      </w:pPr>
    </w:p>
    <w:p w14:paraId="12AD18D3" w14:textId="77777777" w:rsidR="00A16F2D" w:rsidRDefault="00A16F2D" w:rsidP="00A16F2D">
      <w:pPr>
        <w:spacing w:after="0"/>
        <w:rPr>
          <w:rFonts w:ascii="Garamond" w:hAnsi="Garamond" w:cs="Times New Roman"/>
          <w:sz w:val="24"/>
          <w:lang w:eastAsia="zh-TW"/>
        </w:rPr>
      </w:pPr>
    </w:p>
    <w:p w14:paraId="301AF467" w14:textId="77777777" w:rsidR="00A16F2D" w:rsidRDefault="00A16F2D" w:rsidP="00A16F2D">
      <w:pPr>
        <w:spacing w:after="0"/>
        <w:rPr>
          <w:rFonts w:ascii="Garamond" w:hAnsi="Garamond" w:cs="Times New Roman"/>
          <w:sz w:val="24"/>
          <w:lang w:eastAsia="zh-TW"/>
        </w:rPr>
      </w:pPr>
    </w:p>
    <w:p w14:paraId="151EEC49" w14:textId="77777777" w:rsidR="00A16F2D" w:rsidRDefault="00A16F2D" w:rsidP="00A16F2D">
      <w:pPr>
        <w:spacing w:after="0"/>
        <w:rPr>
          <w:rFonts w:ascii="Garamond" w:hAnsi="Garamond" w:cs="Times New Roman"/>
          <w:sz w:val="24"/>
          <w:lang w:eastAsia="zh-TW"/>
        </w:rPr>
      </w:pPr>
    </w:p>
    <w:p w14:paraId="5E5B7054" w14:textId="77777777" w:rsidR="00A16F2D" w:rsidRDefault="00A16F2D" w:rsidP="00A16F2D">
      <w:pPr>
        <w:spacing w:after="0"/>
        <w:rPr>
          <w:rFonts w:ascii="Garamond" w:hAnsi="Garamond" w:cs="Times New Roman"/>
          <w:sz w:val="24"/>
          <w:lang w:eastAsia="zh-TW"/>
        </w:rPr>
      </w:pPr>
    </w:p>
    <w:p w14:paraId="74F12F1D" w14:textId="77777777" w:rsidR="00A16F2D" w:rsidRDefault="00A16F2D" w:rsidP="00A16F2D">
      <w:pPr>
        <w:spacing w:after="0"/>
        <w:rPr>
          <w:rFonts w:ascii="Garamond" w:hAnsi="Garamond" w:cs="Times New Roman"/>
          <w:sz w:val="24"/>
          <w:lang w:eastAsia="zh-TW"/>
        </w:rPr>
      </w:pPr>
      <w:bookmarkStart w:id="0" w:name="_GoBack"/>
      <w:bookmarkEnd w:id="0"/>
    </w:p>
    <w:p w14:paraId="159E1B37" w14:textId="77777777" w:rsidR="00A16F2D" w:rsidRDefault="00A16F2D" w:rsidP="00A16F2D">
      <w:pPr>
        <w:jc w:val="both"/>
        <w:rPr>
          <w:rFonts w:ascii="Garamond" w:hAnsi="Garamond" w:cs="Times New Roman"/>
          <w:sz w:val="24"/>
        </w:rPr>
      </w:pPr>
    </w:p>
    <w:p w14:paraId="6D86C82C" w14:textId="77777777" w:rsidR="00A16F2D" w:rsidRPr="002D1344" w:rsidRDefault="00A16F2D" w:rsidP="00A16F2D">
      <w:pPr>
        <w:jc w:val="both"/>
        <w:rPr>
          <w:rFonts w:ascii="Garamond" w:hAnsi="Garamond" w:cs="Times New Roman"/>
          <w:sz w:val="40"/>
          <w:szCs w:val="40"/>
        </w:rPr>
      </w:pPr>
      <w:r w:rsidRPr="002D1344">
        <w:rPr>
          <w:rFonts w:ascii="Garamond" w:hAnsi="Garamond" w:cs="Times New Roman"/>
          <w:b/>
          <w:sz w:val="40"/>
          <w:szCs w:val="40"/>
        </w:rPr>
        <w:lastRenderedPageBreak/>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A16F2D" w:rsidRPr="006C71CB" w14:paraId="616948E3" w14:textId="77777777" w:rsidTr="00E47951">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66BA2CDA" w14:textId="77777777" w:rsidR="00A16F2D" w:rsidRPr="006C71CB" w:rsidRDefault="00A16F2D" w:rsidP="00E47951">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0F57A48E" w14:textId="77777777" w:rsidR="00A16F2D" w:rsidRPr="006C71CB"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0508AA4" w14:textId="77777777" w:rsidR="00A16F2D" w:rsidRPr="006C71CB"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1CE3921E" w14:textId="77777777" w:rsidR="00A16F2D" w:rsidRPr="006C71CB" w:rsidRDefault="00A16F2D" w:rsidP="00E47951">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A16F2D" w:rsidRPr="007C44C9" w14:paraId="79C7F0D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1F1E0AF4" w14:textId="77777777" w:rsidR="00A16F2D" w:rsidRPr="00142C49" w:rsidRDefault="00A16F2D" w:rsidP="00E47951">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5E96E7FD"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5E4EBB56"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0D75B7B3"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7814FF41"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891476A"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586D8F70"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7E24A509"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5EDC32F1"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409B3E50"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1EB25915"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B104230" w14:textId="77777777" w:rsidR="00A16F2D" w:rsidRPr="00142C49" w:rsidRDefault="00A16F2D" w:rsidP="00E47951">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A16F2D" w:rsidRPr="007C44C9" w14:paraId="6CD003EE" w14:textId="77777777" w:rsidTr="00E47951">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6E89C6" w14:textId="77777777" w:rsidR="00A16F2D" w:rsidRPr="00142C49" w:rsidRDefault="00A16F2D" w:rsidP="00E47951">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Expose</w:t>
            </w:r>
          </w:p>
        </w:tc>
        <w:tc>
          <w:tcPr>
            <w:tcW w:w="709" w:type="dxa"/>
            <w:tcBorders>
              <w:left w:val="single" w:sz="4" w:space="0" w:color="A6A6A6" w:themeColor="background1" w:themeShade="A6"/>
            </w:tcBorders>
            <w:noWrap/>
            <w:hideMark/>
          </w:tcPr>
          <w:p w14:paraId="59A8308B"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245B268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57E0ECD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6AE9F27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C08296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028603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7FF8F4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229195E"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BF2548"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90617D9"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49CD8765"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0FB9B6F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33C44A"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R</w:t>
            </w:r>
            <w:r w:rsidRPr="00142C49">
              <w:rPr>
                <w:rFonts w:ascii="Garamond" w:eastAsia="Times New Roman" w:hAnsi="Garamond" w:cs="Times New Roman"/>
                <w:b w:val="0"/>
                <w:color w:val="000000"/>
                <w:sz w:val="24"/>
                <w:szCs w:val="32"/>
                <w:lang w:eastAsia="zh-TW"/>
              </w:rPr>
              <w:t>esearch question</w:t>
            </w:r>
            <w:r>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73FE040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2EE5744"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C96B5E1"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CCC3B0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202320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946C56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B1018D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13951BAA"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53076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4FA83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0F485B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780E94C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ADB9A9" w14:textId="77777777" w:rsidR="00A16F2D" w:rsidRPr="007C44C9" w:rsidRDefault="00A16F2D" w:rsidP="00E47951">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DB8799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1E411E"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8B507D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3FBC609"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CE920C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69C815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D1B904B"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057B805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73D1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40EF204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30B70383"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7D9918FF"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6D739F"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1BF98DEE"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4FC69DE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1A49AD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D4B724"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82D12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69E560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3571F5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205AFDF1"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DCCC12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31A83EF"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B4412FB"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568437B8" w14:textId="77777777" w:rsidTr="00E47951">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560EB8A"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2239058B"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0967B7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80A5EA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0DD8316"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CFAA93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73B5ADE"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B19E6BE"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B5D6AB"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9F9618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F20026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A096C1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0D390A1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95A82CF" w14:textId="77777777" w:rsidR="00A16F2D" w:rsidRPr="00142C49" w:rsidRDefault="00A16F2D" w:rsidP="00E47951">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1059076F"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427EE4B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918636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57AAE92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52BF122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07281041"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270435E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95944B"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0670139"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AA6CAD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BC0599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6E7CE2F5"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045A65E"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6B0C47F3"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131336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78D050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807A46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83A033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49A36F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B3C51D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41D6FE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85B3BA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F0D234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60E526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18221FB1"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81BB628" w14:textId="77777777" w:rsidR="00A16F2D" w:rsidRPr="00142C49" w:rsidRDefault="00A16F2D" w:rsidP="00E47951">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A27FEC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B655DB4"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AC8743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71F5A2B"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8D2E49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3D98147A"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0E5658D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219A5B97"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B86787"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2687E4E"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DC2757E"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4DFA9BA9"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02696A0"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136D635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6892479"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6491950"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D5CE65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FFE1829"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1F1B456"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0A0201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FC95F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12A6C9"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8953660"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53D40B"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63A05DCD"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232915E"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08FF7701"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4B85092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9BCE1F4"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E351DB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C2BC2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7B995A9"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AF5EA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EA94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A419BC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0212F7"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49E2FE6"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4B433786"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A3B6AC0"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747B031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E32842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3050E0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3F738E5"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4E7EA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45EE31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73A587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461DEF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9B4B4D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489FAD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C68CB1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6AD21093"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CB5DC2E"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17CCBC0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45576C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DB9EF1A"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6B799"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8E4BD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012A9C"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4CC8DE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266C614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6DBFD5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093B13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D01D84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0626CFC8"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7D2C4E0" w14:textId="77777777" w:rsidR="00A16F2D" w:rsidRPr="00142C49" w:rsidRDefault="00A16F2D" w:rsidP="00E47951">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BD7876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671BBC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43DA0D4"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B4FAF3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00E442"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C41A2AC"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D0A9380"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09C96873"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B8BA2E"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FCB253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F608DA6"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38DABCC0" w14:textId="77777777" w:rsidTr="00E47951">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9FDE128" w14:textId="77777777" w:rsidR="00A16F2D" w:rsidRPr="00142C49" w:rsidRDefault="00A16F2D" w:rsidP="00E47951">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3BB3898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1B0039D"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8879CBE"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594DE7E"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B286DD3"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690A20A0"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4492865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4437DCB8"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2E1B4C05"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840391A"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02DB79C2" w14:textId="77777777" w:rsidR="00A16F2D" w:rsidRPr="00142C49" w:rsidRDefault="00A16F2D" w:rsidP="00E47951">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A16F2D" w:rsidRPr="007C44C9" w14:paraId="278E6A20" w14:textId="77777777" w:rsidTr="00E47951">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3A87F136" w14:textId="77777777" w:rsidR="00A16F2D" w:rsidRPr="00142C49" w:rsidRDefault="00A16F2D" w:rsidP="00E47951">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0C3D7ED6"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E377F88"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2224493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6518ACE6"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EADD40F"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6DAD41DA"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2AC43285"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43D2E891"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0D30CAC3"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23DF4447"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474B1C6D" w14:textId="77777777" w:rsidR="00A16F2D" w:rsidRPr="00142C49" w:rsidRDefault="00A16F2D" w:rsidP="00E47951">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1D8A1004" w14:textId="77777777" w:rsidR="00A16F2D" w:rsidRDefault="00A16F2D" w:rsidP="00A16F2D">
      <w:pPr>
        <w:jc w:val="both"/>
        <w:rPr>
          <w:rFonts w:ascii="Garamond" w:hAnsi="Garamond" w:cs="Times New Roman"/>
          <w:sz w:val="24"/>
        </w:rPr>
      </w:pPr>
    </w:p>
    <w:p w14:paraId="54951A61" w14:textId="77777777" w:rsidR="00A16F2D" w:rsidRDefault="00A16F2D" w:rsidP="00A16F2D">
      <w:pPr>
        <w:jc w:val="both"/>
        <w:rPr>
          <w:rFonts w:ascii="Garamond" w:hAnsi="Garamond" w:cs="Times New Roman"/>
          <w:sz w:val="24"/>
        </w:rPr>
      </w:pPr>
    </w:p>
    <w:p w14:paraId="7721EC87" w14:textId="77777777" w:rsidR="00A16F2D" w:rsidRDefault="00A16F2D" w:rsidP="00A16F2D">
      <w:pPr>
        <w:jc w:val="both"/>
        <w:rPr>
          <w:rFonts w:ascii="Garamond" w:hAnsi="Garamond" w:cs="Times New Roman"/>
          <w:sz w:val="24"/>
        </w:rPr>
      </w:pPr>
    </w:p>
    <w:p w14:paraId="6B7BE975" w14:textId="77777777" w:rsidR="00A16F2D" w:rsidRDefault="00A16F2D" w:rsidP="00A16F2D">
      <w:pPr>
        <w:jc w:val="both"/>
        <w:rPr>
          <w:rFonts w:ascii="Garamond" w:hAnsi="Garamond" w:cs="Times New Roman"/>
          <w:sz w:val="24"/>
        </w:rPr>
      </w:pPr>
    </w:p>
    <w:p w14:paraId="0BB8156F" w14:textId="77777777" w:rsidR="00A16F2D" w:rsidRDefault="00A16F2D" w:rsidP="00A16F2D"/>
    <w:p w14:paraId="4E1D54AC" w14:textId="0017244F" w:rsidR="002D1344" w:rsidRPr="00A16F2D" w:rsidRDefault="002D1344" w:rsidP="00A16F2D"/>
    <w:sectPr w:rsidR="002D1344" w:rsidRPr="00A16F2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D89BAF" w14:textId="77777777" w:rsidR="00376F17" w:rsidRDefault="00376F17" w:rsidP="00D54284">
      <w:pPr>
        <w:spacing w:after="0" w:line="240" w:lineRule="auto"/>
      </w:pPr>
      <w:r>
        <w:separator/>
      </w:r>
    </w:p>
  </w:endnote>
  <w:endnote w:type="continuationSeparator" w:id="0">
    <w:p w14:paraId="2FD50BDA" w14:textId="77777777" w:rsidR="00376F17" w:rsidRDefault="00376F17" w:rsidP="00D54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新細明體">
    <w:charset w:val="88"/>
    <w:family w:val="auto"/>
    <w:pitch w:val="variable"/>
    <w:sig w:usb0="A00002FF" w:usb1="28CFFCFA" w:usb2="00000016" w:usb3="00000000" w:csb0="00100001" w:csb1="00000000"/>
  </w:font>
  <w:font w:name="Cambria">
    <w:panose1 w:val="02040503050406030204"/>
    <w:charset w:val="00"/>
    <w:family w:val="auto"/>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948ED" w14:textId="77777777" w:rsidR="00376F17" w:rsidRDefault="00376F17" w:rsidP="00D54284">
      <w:pPr>
        <w:spacing w:after="0" w:line="240" w:lineRule="auto"/>
      </w:pPr>
      <w:r>
        <w:separator/>
      </w:r>
    </w:p>
  </w:footnote>
  <w:footnote w:type="continuationSeparator" w:id="0">
    <w:p w14:paraId="58DE6CBD" w14:textId="77777777" w:rsidR="00376F17" w:rsidRDefault="00376F17" w:rsidP="00D5428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37152"/>
    <w:rsid w:val="00142C49"/>
    <w:rsid w:val="00165E50"/>
    <w:rsid w:val="00174AFC"/>
    <w:rsid w:val="001A0828"/>
    <w:rsid w:val="001A774F"/>
    <w:rsid w:val="001F19E3"/>
    <w:rsid w:val="00250023"/>
    <w:rsid w:val="00261AD3"/>
    <w:rsid w:val="002873B3"/>
    <w:rsid w:val="002B03A2"/>
    <w:rsid w:val="002D1344"/>
    <w:rsid w:val="002E5BF1"/>
    <w:rsid w:val="002F27FB"/>
    <w:rsid w:val="00333454"/>
    <w:rsid w:val="00340AE0"/>
    <w:rsid w:val="003515EF"/>
    <w:rsid w:val="00362B72"/>
    <w:rsid w:val="00376F17"/>
    <w:rsid w:val="0037773F"/>
    <w:rsid w:val="0039353A"/>
    <w:rsid w:val="003B27BC"/>
    <w:rsid w:val="003B781A"/>
    <w:rsid w:val="003C4808"/>
    <w:rsid w:val="003D2957"/>
    <w:rsid w:val="003E0C28"/>
    <w:rsid w:val="003E379B"/>
    <w:rsid w:val="003E6EAC"/>
    <w:rsid w:val="00400A3A"/>
    <w:rsid w:val="0041009F"/>
    <w:rsid w:val="00460932"/>
    <w:rsid w:val="00493441"/>
    <w:rsid w:val="004A7B47"/>
    <w:rsid w:val="004C3B96"/>
    <w:rsid w:val="005275C9"/>
    <w:rsid w:val="00533302"/>
    <w:rsid w:val="00564713"/>
    <w:rsid w:val="00571A45"/>
    <w:rsid w:val="00582513"/>
    <w:rsid w:val="005D0E0F"/>
    <w:rsid w:val="00605D26"/>
    <w:rsid w:val="00610995"/>
    <w:rsid w:val="0061251D"/>
    <w:rsid w:val="006203A3"/>
    <w:rsid w:val="00624309"/>
    <w:rsid w:val="0063021B"/>
    <w:rsid w:val="00651D3C"/>
    <w:rsid w:val="006758EB"/>
    <w:rsid w:val="006B06EA"/>
    <w:rsid w:val="006C06D3"/>
    <w:rsid w:val="006C71CB"/>
    <w:rsid w:val="006C7B49"/>
    <w:rsid w:val="00730BA1"/>
    <w:rsid w:val="00734319"/>
    <w:rsid w:val="007651BE"/>
    <w:rsid w:val="007740CE"/>
    <w:rsid w:val="007859E5"/>
    <w:rsid w:val="007869D1"/>
    <w:rsid w:val="007C44C9"/>
    <w:rsid w:val="007E00D6"/>
    <w:rsid w:val="007E33DC"/>
    <w:rsid w:val="00810C63"/>
    <w:rsid w:val="00830BD5"/>
    <w:rsid w:val="00841805"/>
    <w:rsid w:val="00856242"/>
    <w:rsid w:val="00861ECB"/>
    <w:rsid w:val="00864A33"/>
    <w:rsid w:val="00870118"/>
    <w:rsid w:val="00937A7F"/>
    <w:rsid w:val="0094662F"/>
    <w:rsid w:val="00962F8D"/>
    <w:rsid w:val="00964E42"/>
    <w:rsid w:val="0096661D"/>
    <w:rsid w:val="00A00D16"/>
    <w:rsid w:val="00A16F2D"/>
    <w:rsid w:val="00A55B69"/>
    <w:rsid w:val="00A640EE"/>
    <w:rsid w:val="00A67718"/>
    <w:rsid w:val="00A838FD"/>
    <w:rsid w:val="00A97758"/>
    <w:rsid w:val="00AA1E54"/>
    <w:rsid w:val="00AC619D"/>
    <w:rsid w:val="00AD2BF9"/>
    <w:rsid w:val="00B17260"/>
    <w:rsid w:val="00B30C57"/>
    <w:rsid w:val="00B30CA1"/>
    <w:rsid w:val="00B3607A"/>
    <w:rsid w:val="00B4309F"/>
    <w:rsid w:val="00B528FC"/>
    <w:rsid w:val="00B655FD"/>
    <w:rsid w:val="00B76206"/>
    <w:rsid w:val="00B84112"/>
    <w:rsid w:val="00B97BD0"/>
    <w:rsid w:val="00BA758E"/>
    <w:rsid w:val="00C924C1"/>
    <w:rsid w:val="00CE3B92"/>
    <w:rsid w:val="00CE7574"/>
    <w:rsid w:val="00D2030A"/>
    <w:rsid w:val="00D54284"/>
    <w:rsid w:val="00DA1773"/>
    <w:rsid w:val="00DA771B"/>
    <w:rsid w:val="00DB5F3D"/>
    <w:rsid w:val="00DD3154"/>
    <w:rsid w:val="00DE511C"/>
    <w:rsid w:val="00DF54BC"/>
    <w:rsid w:val="00E15648"/>
    <w:rsid w:val="00E42BB9"/>
    <w:rsid w:val="00E46EFF"/>
    <w:rsid w:val="00E73157"/>
    <w:rsid w:val="00E812DC"/>
    <w:rsid w:val="00E9344C"/>
    <w:rsid w:val="00EA7A75"/>
    <w:rsid w:val="00EE4110"/>
    <w:rsid w:val="00EF5722"/>
    <w:rsid w:val="00EF615A"/>
    <w:rsid w:val="00F02706"/>
    <w:rsid w:val="00F554E8"/>
    <w:rsid w:val="00F64025"/>
    <w:rsid w:val="00F66051"/>
    <w:rsid w:val="00F72CA5"/>
    <w:rsid w:val="00F77A72"/>
    <w:rsid w:val="00FB3EC8"/>
    <w:rsid w:val="00FC2706"/>
    <w:rsid w:val="00FC57FB"/>
    <w:rsid w:val="00FC597A"/>
    <w:rsid w:val="00FC7BEF"/>
    <w:rsid w:val="00FD663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 w:type="paragraph" w:styleId="Header">
    <w:name w:val="header"/>
    <w:basedOn w:val="Normal"/>
    <w:link w:val="HeaderChar"/>
    <w:uiPriority w:val="99"/>
    <w:unhideWhenUsed/>
    <w:rsid w:val="00D542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284"/>
  </w:style>
  <w:style w:type="paragraph" w:styleId="Footer">
    <w:name w:val="footer"/>
    <w:basedOn w:val="Normal"/>
    <w:link w:val="FooterChar"/>
    <w:uiPriority w:val="99"/>
    <w:unhideWhenUsed/>
    <w:rsid w:val="00D542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2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tesla.com/presskit/autopilot" TargetMode="External"/><Relationship Id="rId9" Type="http://schemas.openxmlformats.org/officeDocument/2006/relationships/hyperlink" Target="https://www.researchgate.net/publication/259520963_A_comprehensive_survey_on_vehicular_Ad_Hoc_network" TargetMode="External"/><Relationship Id="rId10" Type="http://schemas.openxmlformats.org/officeDocument/2006/relationships/hyperlink" Target="https://www.researchgat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2C0CDD41-ACC1-4647-8436-91E7CC1EF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3</Pages>
  <Words>2192</Words>
  <Characters>12497</Characters>
  <Application>Microsoft Macintosh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Microsoft Office User</cp:lastModifiedBy>
  <cp:revision>44</cp:revision>
  <dcterms:created xsi:type="dcterms:W3CDTF">2017-04-15T19:28:00Z</dcterms:created>
  <dcterms:modified xsi:type="dcterms:W3CDTF">2017-04-2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